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482EE" w14:textId="77777777" w:rsidR="00E81978" w:rsidRDefault="00D407E2">
      <w:pPr>
        <w:pStyle w:val="Title"/>
      </w:pPr>
      <w:r w:rsidRPr="00CB42C3">
        <w:t>Discussion Pos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35F9039" w14:textId="77777777" w:rsidR="00B823AA" w:rsidRDefault="00D407E2" w:rsidP="00B823AA">
          <w:pPr>
            <w:pStyle w:val="Title2"/>
          </w:pPr>
          <w:r>
            <w:t>[Author Name(s), First M. Last, Omit Titles and Degrees]</w:t>
          </w:r>
        </w:p>
      </w:sdtContent>
    </w:sdt>
    <w:p w14:paraId="242C912F" w14:textId="77777777" w:rsidR="00E81978" w:rsidRDefault="005F4DBB"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5CCA6D92" w14:textId="77777777" w:rsidR="00E81978" w:rsidRDefault="00D407E2" w:rsidP="00CB42C3">
      <w:pPr>
        <w:pStyle w:val="Title"/>
      </w:pPr>
      <w:r>
        <w:t xml:space="preserve"> </w:t>
      </w:r>
    </w:p>
    <w:p w14:paraId="5CDA6E67" w14:textId="77777777" w:rsidR="00E81978" w:rsidRDefault="00E81978" w:rsidP="00CB42C3">
      <w:pPr>
        <w:pStyle w:val="Title2"/>
      </w:pPr>
    </w:p>
    <w:p w14:paraId="42CA42A1" w14:textId="77777777" w:rsidR="00E81978" w:rsidRDefault="00D407E2">
      <w:pPr>
        <w:pStyle w:val="SectionTitle"/>
      </w:pPr>
      <w:r w:rsidRPr="00CB42C3">
        <w:lastRenderedPageBreak/>
        <w:t>Discussion Post</w:t>
      </w:r>
    </w:p>
    <w:p w14:paraId="646AF2D4" w14:textId="77777777" w:rsidR="00E81978" w:rsidRDefault="00D407E2" w:rsidP="00CB42C3">
      <w:pPr>
        <w:pStyle w:val="Heading1"/>
      </w:pPr>
      <w:r>
        <w:t>Early Christian Artwork</w:t>
      </w:r>
    </w:p>
    <w:p w14:paraId="75F28EC5" w14:textId="2EFE6405" w:rsidR="00E0080E" w:rsidRDefault="00D407E2" w:rsidP="007B3042">
      <w:r w:rsidRPr="00CB42C3">
        <w:t xml:space="preserve">As Christianity </w:t>
      </w:r>
      <w:r w:rsidR="003B72A3" w:rsidRPr="00CB42C3">
        <w:t>expanded</w:t>
      </w:r>
      <w:r w:rsidRPr="00CB42C3">
        <w:t xml:space="preserve">, </w:t>
      </w:r>
      <w:r w:rsidR="003B72A3">
        <w:t>the new Christian converts</w:t>
      </w:r>
      <w:r w:rsidRPr="00CB42C3">
        <w:t xml:space="preserve"> had been brought up on the </w:t>
      </w:r>
      <w:r w:rsidR="003B72A3" w:rsidRPr="00CB42C3">
        <w:t>significance</w:t>
      </w:r>
      <w:r w:rsidRPr="00CB42C3">
        <w:t xml:space="preserve"> of </w:t>
      </w:r>
      <w:r w:rsidR="003B72A3" w:rsidRPr="00CB42C3">
        <w:t>pictures</w:t>
      </w:r>
      <w:r w:rsidRPr="00CB42C3">
        <w:t xml:space="preserve"> in their </w:t>
      </w:r>
      <w:r w:rsidR="003B72A3" w:rsidRPr="00CB42C3">
        <w:t>earlier</w:t>
      </w:r>
      <w:r w:rsidRPr="00CB42C3">
        <w:t xml:space="preserve"> </w:t>
      </w:r>
      <w:r w:rsidR="003B72A3" w:rsidRPr="00CB42C3">
        <w:t>traditional</w:t>
      </w:r>
      <w:r w:rsidRPr="00CB42C3">
        <w:t xml:space="preserve"> experience and they </w:t>
      </w:r>
      <w:r w:rsidR="003B72A3" w:rsidRPr="00CB42C3">
        <w:t>desired</w:t>
      </w:r>
      <w:r w:rsidRPr="00CB42C3">
        <w:t xml:space="preserve"> to </w:t>
      </w:r>
      <w:r w:rsidR="003B72A3" w:rsidRPr="00CB42C3">
        <w:t>linger</w:t>
      </w:r>
      <w:r w:rsidRPr="00CB42C3">
        <w:t xml:space="preserve"> this in their Christian experience. </w:t>
      </w:r>
      <w:r w:rsidR="00837165" w:rsidRPr="00837165">
        <w:t xml:space="preserve">The fresh converts to Christianity were </w:t>
      </w:r>
      <w:r w:rsidR="00837165">
        <w:t>outcomes</w:t>
      </w:r>
      <w:r w:rsidR="00837165" w:rsidRPr="00837165">
        <w:t xml:space="preserve"> of the orthodox beliefs of the Antique world. Instead of refusi</w:t>
      </w:r>
      <w:r w:rsidR="00837165">
        <w:t>ng</w:t>
      </w:r>
      <w:r w:rsidR="00837165" w:rsidRPr="00837165">
        <w:t xml:space="preserve"> their ethnic legacy, fresh Christians integrated traditional arts into Christianity.</w:t>
      </w:r>
      <w:r w:rsidR="00837165">
        <w:t xml:space="preserve"> The</w:t>
      </w:r>
      <w:r>
        <w:t xml:space="preserve"> most </w:t>
      </w:r>
      <w:r w:rsidR="003B72A3">
        <w:t>prominent</w:t>
      </w:r>
      <w:r>
        <w:t xml:space="preserve"> </w:t>
      </w:r>
      <w:r w:rsidR="003B72A3">
        <w:t>trait</w:t>
      </w:r>
      <w:r>
        <w:t xml:space="preserve"> of 3</w:t>
      </w:r>
      <w:r w:rsidRPr="00E0080E">
        <w:rPr>
          <w:vertAlign w:val="superscript"/>
        </w:rPr>
        <w:t>rd</w:t>
      </w:r>
      <w:r>
        <w:t xml:space="preserve"> century Christian art is that it lacks the imagery. </w:t>
      </w:r>
      <w:r w:rsidR="003B72A3" w:rsidRPr="003B72A3">
        <w:t>Christ and the Christian</w:t>
      </w:r>
      <w:r w:rsidR="0049208E">
        <w:t>,</w:t>
      </w:r>
      <w:r w:rsidR="003B72A3" w:rsidRPr="003B72A3">
        <w:t xml:space="preserve"> an imperative subject in Early Christian art</w:t>
      </w:r>
      <w:r w:rsidR="003B72A3">
        <w:t>work</w:t>
      </w:r>
      <w:r w:rsidR="003B72A3" w:rsidRPr="003B72A3">
        <w:t>.</w:t>
      </w:r>
      <w:r w:rsidR="00837165">
        <w:t xml:space="preserve"> </w:t>
      </w:r>
      <w:r w:rsidR="00837165" w:rsidRPr="00837165">
        <w:t xml:space="preserve">Despite the fact </w:t>
      </w:r>
      <w:r w:rsidR="00837165">
        <w:t>that the theme of death and resurrection</w:t>
      </w:r>
      <w:r w:rsidR="00A67F49">
        <w:t xml:space="preserve"> was not directly represented through </w:t>
      </w:r>
      <w:r w:rsidR="00A67F49" w:rsidRPr="00837165">
        <w:t>essential</w:t>
      </w:r>
      <w:r w:rsidR="00837165" w:rsidRPr="00837165">
        <w:t xml:space="preserve"> Christian images, </w:t>
      </w:r>
      <w:r w:rsidR="00A67F49">
        <w:t>it</w:t>
      </w:r>
      <w:r w:rsidR="00837165" w:rsidRPr="00837165">
        <w:t xml:space="preserve"> was </w:t>
      </w:r>
      <w:r w:rsidR="00A67F49" w:rsidRPr="00837165">
        <w:t>signified</w:t>
      </w:r>
      <w:r w:rsidR="00837165" w:rsidRPr="00837165">
        <w:t xml:space="preserve"> </w:t>
      </w:r>
      <w:r w:rsidR="00A67F49">
        <w:t>by</w:t>
      </w:r>
      <w:r w:rsidR="00837165" w:rsidRPr="00837165">
        <w:t xml:space="preserve"> a series of images, </w:t>
      </w:r>
      <w:r w:rsidR="00A67F49">
        <w:t>lots</w:t>
      </w:r>
      <w:r w:rsidR="00837165" w:rsidRPr="00837165">
        <w:t xml:space="preserve"> of which were </w:t>
      </w:r>
      <w:r w:rsidR="00A67F49" w:rsidRPr="00837165">
        <w:t>resultant</w:t>
      </w:r>
      <w:r w:rsidR="00837165" w:rsidRPr="00837165">
        <w:t xml:space="preserve"> </w:t>
      </w:r>
      <w:r w:rsidR="00A67F49" w:rsidRPr="00837165">
        <w:t>commencing</w:t>
      </w:r>
      <w:r w:rsidR="00837165" w:rsidRPr="00837165">
        <w:t xml:space="preserve"> the Old Testament that </w:t>
      </w:r>
      <w:r w:rsidR="00A67F49" w:rsidRPr="00837165">
        <w:t>reverberated</w:t>
      </w:r>
      <w:r w:rsidR="00837165" w:rsidRPr="00837165">
        <w:t xml:space="preserve"> the </w:t>
      </w:r>
      <w:r w:rsidR="00A67F49" w:rsidRPr="00837165">
        <w:t>subjects</w:t>
      </w:r>
      <w:r w:rsidR="00837165" w:rsidRPr="00837165">
        <w:t>.</w:t>
      </w:r>
      <w:r w:rsidR="00A67F49">
        <w:t xml:space="preserve"> </w:t>
      </w:r>
      <w:r w:rsidR="007B3042" w:rsidRPr="007B3042">
        <w:t>Early Christian</w:t>
      </w:r>
      <w:r w:rsidR="0049208E">
        <w:t>s</w:t>
      </w:r>
      <w:r w:rsidR="007B3042" w:rsidRPr="007B3042">
        <w:t xml:space="preserve"> made some metallic </w:t>
      </w:r>
      <w:r w:rsidR="007B3042">
        <w:t>items</w:t>
      </w:r>
      <w:r w:rsidR="007B3042" w:rsidRPr="007B3042">
        <w:t xml:space="preserve"> that focus</w:t>
      </w:r>
      <w:r w:rsidR="007B3042">
        <w:t>ed</w:t>
      </w:r>
      <w:r w:rsidR="007B3042" w:rsidRPr="007B3042">
        <w:t xml:space="preserve"> on silver goblets and pots, and likewise repository.</w:t>
      </w:r>
    </w:p>
    <w:p w14:paraId="755C2103" w14:textId="094E383F" w:rsidR="00A67F49" w:rsidRDefault="00D407E2" w:rsidP="007B3042">
      <w:r>
        <w:t xml:space="preserve">The image of Christ can be seen abundantly in the Early Christian artwork. The artworks show that Christ was considered a central figure and authority by the disciples. For instance, in a catacomb painting, Christ as the philosopher is </w:t>
      </w:r>
      <w:r w:rsidRPr="00CE68DD">
        <w:t xml:space="preserve">bordered by his followers </w:t>
      </w:r>
      <w:r>
        <w:t>a lot</w:t>
      </w:r>
      <w:r w:rsidRPr="00CE68DD">
        <w:t xml:space="preserve"> like a depiction of Socrates encircled by his pupils</w:t>
      </w:r>
      <w:r w:rsidR="00D70860">
        <w:t xml:space="preserve"> </w:t>
      </w:r>
      <w:r w:rsidR="00D70860">
        <w:fldChar w:fldCharType="begin"/>
      </w:r>
      <w:r w:rsidR="00D70860">
        <w:instrText xml:space="preserve"> ADDIN ZOTERO_ITEM CSL_CITATION {"citationID":"LPvcuOZ1","properties":{"formattedCitation":"(\\uc0\\u8220{}Early Christian art \\uc0\\u8211{} Smarthistory,\\uc0\\u8221{} n.d.)","plainCitation":"(“Early Christian art – Smarthistory,” n.d.)","noteIndex":0},"citationItems":[{"id":174,"uris":["http://zotero.org/users/local/CyMh1xNF/items/LAULIGZC"],"uri":["http://zotero.org/users/local/CyMh1xNF/items/LAULIGZC"],"itemData":{"id":174,"type":"webpage","title":"Early Christian art – Smarthistory","URL":"https://smarthistory.org/early-christian-art/","accessed":{"date-parts":[["2019",5,29]]}}}],"schema":"https://github.com/citation-style-language/schema/raw/master/csl-citation.json"} </w:instrText>
      </w:r>
      <w:r w:rsidR="00D70860">
        <w:fldChar w:fldCharType="separate"/>
      </w:r>
      <w:r w:rsidR="00D70860" w:rsidRPr="00D70860">
        <w:rPr>
          <w:rFonts w:ascii="Times New Roman" w:hAnsi="Times New Roman" w:cs="Times New Roman"/>
        </w:rPr>
        <w:t>(“Early Christian art – Smarthistory,” n.d.)</w:t>
      </w:r>
      <w:r w:rsidR="00D70860">
        <w:fldChar w:fldCharType="end"/>
      </w:r>
      <w:r w:rsidR="00D70860">
        <w:t>.</w:t>
      </w:r>
      <w:r>
        <w:t xml:space="preserve"> The Bible or the New Testaments do not provide any info regarding the looks of Christ. This clearly means that images </w:t>
      </w:r>
      <w:r w:rsidR="002B020D">
        <w:t xml:space="preserve">about </w:t>
      </w:r>
      <w:bookmarkStart w:id="0" w:name="_GoBack"/>
      <w:bookmarkEnd w:id="0"/>
      <w:r>
        <w:t>the realistic looks of Christ are only the outcome of artistic</w:t>
      </w:r>
      <w:r w:rsidRPr="00CE68DD">
        <w:t xml:space="preserve"> convention</w:t>
      </w:r>
      <w:r>
        <w:t xml:space="preserve">. </w:t>
      </w:r>
      <w:r w:rsidR="00E91376" w:rsidRPr="00E91376">
        <w:t>Painters</w:t>
      </w:r>
      <w:r w:rsidR="00E91376">
        <w:t xml:space="preserve"> and montage </w:t>
      </w:r>
      <w:r w:rsidR="00E91376" w:rsidRPr="00E91376">
        <w:t xml:space="preserve">creators would frequently turn to the creative norms of their </w:t>
      </w:r>
      <w:r w:rsidR="00E91376">
        <w:t>era</w:t>
      </w:r>
      <w:r w:rsidR="00E91376" w:rsidRPr="00E91376">
        <w:t xml:space="preserve"> to create a graphic</w:t>
      </w:r>
      <w:r w:rsidR="00E91376">
        <w:t xml:space="preserve"> image of Jesus Christ.</w:t>
      </w:r>
      <w:r w:rsidR="00E91376" w:rsidRPr="00E91376">
        <w:t xml:space="preserve"> This means that some of the initial portrayals of Jesus </w:t>
      </w:r>
      <w:r w:rsidR="00E91376">
        <w:t>propose</w:t>
      </w:r>
      <w:r w:rsidR="00E91376" w:rsidRPr="00E91376">
        <w:t xml:space="preserve"> </w:t>
      </w:r>
      <w:r w:rsidR="00D70860" w:rsidRPr="00E91376">
        <w:t>an</w:t>
      </w:r>
      <w:r w:rsidR="00E91376" w:rsidRPr="00E91376">
        <w:t xml:space="preserve"> exquisite vision into the varied iconography style of the </w:t>
      </w:r>
      <w:r w:rsidR="00E91376">
        <w:t>regions</w:t>
      </w:r>
      <w:r w:rsidR="00E91376" w:rsidRPr="00E91376">
        <w:t xml:space="preserve"> and persons that </w:t>
      </w:r>
      <w:r w:rsidR="00D70860">
        <w:t>made</w:t>
      </w:r>
      <w:r w:rsidR="00E91376">
        <w:t xml:space="preserve"> </w:t>
      </w:r>
      <w:r w:rsidR="00E91376" w:rsidRPr="00E91376">
        <w:t>early Christianity.</w:t>
      </w:r>
      <w:r w:rsidR="00D70860">
        <w:t xml:space="preserve"> Looking at the images at icons it can be said that the images are all very much alike and one can identify that the image of Christ </w:t>
      </w:r>
      <w:r w:rsidR="00D70860">
        <w:fldChar w:fldCharType="begin"/>
      </w:r>
      <w:r w:rsidR="00D70860">
        <w:instrText xml:space="preserve"> ADDIN ZOTERO_ITEM CSL_CITATION {"citationID":"SU7jwwbA","properties":{"formattedCitation":"(\\uc0\\u8220{}Christ Images Images, Stock Photos &amp; Vectors | Shutterstock,\\uc0\\u8221{} n.d.)","plainCitation":"(“Christ Images Images, Stock Photos &amp; Vectors | Shutterstock,” n.d.)","noteIndex":0},"citationItems":[{"id":172,"uris":["http://zotero.org/users/local/CyMh1xNF/items/NUFDYK3Q"],"uri":["http://zotero.org/users/local/CyMh1xNF/items/NUFDYK3Q"],"itemData":{"id":172,"type":"webpage","title":"Christ Images Images, Stock Photos &amp; Vectors | Shutterstock","URL":"https://www.shutterstock.com/search/Christ+images?search_source=base_search_form&amp;sort=popular&amp;sharedid=1480140971.1559131346&amp;irgwc=1&amp;utm_medium=Affiliate&amp;utm_campaign=Freepik+Company%2C+S.L.&amp;utm_source=39422&amp;utm_term=1480140971.1559131346","accessed":{"date-parts":[["2019",5,29]]}}}],"schema":"https://github.com/citation-style-language/schema/raw/master/csl-citation.json"} </w:instrText>
      </w:r>
      <w:r w:rsidR="00D70860">
        <w:fldChar w:fldCharType="separate"/>
      </w:r>
      <w:r w:rsidR="00D70860" w:rsidRPr="00D70860">
        <w:rPr>
          <w:rFonts w:ascii="Times New Roman" w:hAnsi="Times New Roman" w:cs="Times New Roman"/>
        </w:rPr>
        <w:t>(“Christ Images Images, Stock Photos &amp; Vectors | Shutterstock,” n.d.)</w:t>
      </w:r>
      <w:r w:rsidR="00D70860">
        <w:fldChar w:fldCharType="end"/>
      </w:r>
      <w:r w:rsidR="007B3042">
        <w:t xml:space="preserve">. </w:t>
      </w:r>
      <w:r w:rsidR="00D70860">
        <w:t xml:space="preserve">It is difficult to give the final stance on this matter however, in my opinion, </w:t>
      </w:r>
      <w:r w:rsidR="00D70860">
        <w:lastRenderedPageBreak/>
        <w:t>the images of Christ are the product of artistic imagery. If this is so then the question that arises is why do we use these particular images to represent the image of Jesus Christ?</w:t>
      </w:r>
    </w:p>
    <w:p w14:paraId="6A6B5D42" w14:textId="77777777" w:rsidR="00D70860" w:rsidRDefault="00D70860" w:rsidP="00D70860"/>
    <w:p w14:paraId="33E59FD8" w14:textId="77777777" w:rsidR="00D70860" w:rsidRDefault="00D70860" w:rsidP="00D70860"/>
    <w:p w14:paraId="0B31E668" w14:textId="77777777" w:rsidR="00D70860" w:rsidRDefault="00D70860" w:rsidP="00D70860"/>
    <w:p w14:paraId="1460DB75" w14:textId="77777777" w:rsidR="00D70860" w:rsidRDefault="00D70860" w:rsidP="00D70860"/>
    <w:p w14:paraId="62CFC968" w14:textId="77777777" w:rsidR="00D70860" w:rsidRDefault="00D70860" w:rsidP="00D70860"/>
    <w:p w14:paraId="586E7392" w14:textId="77777777" w:rsidR="00D70860" w:rsidRDefault="00D70860" w:rsidP="00D70860"/>
    <w:p w14:paraId="20548B3F" w14:textId="77777777" w:rsidR="00D70860" w:rsidRDefault="00D70860" w:rsidP="00D70860"/>
    <w:p w14:paraId="666EB63E" w14:textId="77777777" w:rsidR="00D70860" w:rsidRDefault="00D70860" w:rsidP="00D70860"/>
    <w:p w14:paraId="405257DE" w14:textId="77777777" w:rsidR="00D70860" w:rsidRDefault="00D70860" w:rsidP="00D70860"/>
    <w:p w14:paraId="3201B657" w14:textId="77777777" w:rsidR="00D70860" w:rsidRDefault="00D70860" w:rsidP="00D70860"/>
    <w:p w14:paraId="06BD0784" w14:textId="77777777" w:rsidR="00D70860" w:rsidRDefault="00D70860" w:rsidP="00D70860"/>
    <w:p w14:paraId="1CD6199D" w14:textId="77777777" w:rsidR="00D70860" w:rsidRDefault="00D70860" w:rsidP="00D70860"/>
    <w:p w14:paraId="5CA15A86" w14:textId="77777777" w:rsidR="00D70860" w:rsidRDefault="00D70860" w:rsidP="00D70860"/>
    <w:p w14:paraId="351AB340" w14:textId="77777777" w:rsidR="00D70860" w:rsidRDefault="00D70860" w:rsidP="00D70860"/>
    <w:p w14:paraId="5C5B7FA8" w14:textId="77777777" w:rsidR="00D70860" w:rsidRDefault="00D70860" w:rsidP="00D70860"/>
    <w:p w14:paraId="3D3D2EF7" w14:textId="77777777" w:rsidR="00D70860" w:rsidRDefault="00D70860" w:rsidP="00D70860"/>
    <w:p w14:paraId="6F3F98E3" w14:textId="77777777" w:rsidR="00D70860" w:rsidRDefault="00D70860" w:rsidP="00D70860"/>
    <w:p w14:paraId="75D93087" w14:textId="77777777" w:rsidR="00D70860" w:rsidRDefault="00D70860" w:rsidP="00D70860"/>
    <w:p w14:paraId="282792D2" w14:textId="77777777" w:rsidR="00D70860" w:rsidRDefault="00D70860" w:rsidP="00D70860"/>
    <w:p w14:paraId="1D689025" w14:textId="77777777" w:rsidR="0049208E" w:rsidRDefault="0049208E" w:rsidP="00D70860"/>
    <w:p w14:paraId="11384BCC" w14:textId="64F81C75" w:rsidR="00D70860" w:rsidRDefault="00D407E2" w:rsidP="0049208E">
      <w:pPr>
        <w:jc w:val="center"/>
      </w:pPr>
      <w:r>
        <w:t>References</w:t>
      </w:r>
    </w:p>
    <w:p w14:paraId="37C08BDB" w14:textId="77777777" w:rsidR="00D70860" w:rsidRPr="00D70860" w:rsidRDefault="00D407E2" w:rsidP="00D70860">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D70860">
        <w:rPr>
          <w:rFonts w:ascii="Times New Roman" w:hAnsi="Times New Roman" w:cs="Times New Roman"/>
        </w:rPr>
        <w:t>Christ Images Images, Stock Photos &amp; Vectors | Shutterstock. (n.d.). Retrieved May 29, 2019, from https://www.shutterstock.com/search/Christ+images?search_source=base_search_form&amp;sort=popular&amp;sharedid=1480140971.1559131346&amp;irgwc=1&amp;utm_medium=Affiliate&amp;utm_campaign=Freepik+Company%2C+S.L.&amp;utm_source=39422&amp;utm_term=1480140971.1559131346</w:t>
      </w:r>
    </w:p>
    <w:p w14:paraId="70C2139E" w14:textId="77777777" w:rsidR="00D70860" w:rsidRPr="00D70860" w:rsidRDefault="00D407E2" w:rsidP="00D70860">
      <w:pPr>
        <w:pStyle w:val="Bibliography"/>
        <w:rPr>
          <w:rFonts w:ascii="Times New Roman" w:hAnsi="Times New Roman" w:cs="Times New Roman"/>
        </w:rPr>
      </w:pPr>
      <w:r w:rsidRPr="00D70860">
        <w:rPr>
          <w:rFonts w:ascii="Times New Roman" w:hAnsi="Times New Roman" w:cs="Times New Roman"/>
        </w:rPr>
        <w:t>Early Christian art – Smarthistory. (n.d.). Retrieved May 29, 2019, from https://smarthistory.org/early-christian-art/</w:t>
      </w:r>
    </w:p>
    <w:p w14:paraId="6077840A" w14:textId="77777777" w:rsidR="00D70860" w:rsidRPr="00CB42C3" w:rsidRDefault="00D407E2" w:rsidP="00D70860">
      <w:r>
        <w:fldChar w:fldCharType="end"/>
      </w:r>
    </w:p>
    <w:sectPr w:rsidR="00D70860" w:rsidRPr="00CB42C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75990" w14:textId="77777777" w:rsidR="005F4DBB" w:rsidRDefault="005F4DBB">
      <w:pPr>
        <w:spacing w:line="240" w:lineRule="auto"/>
      </w:pPr>
      <w:r>
        <w:separator/>
      </w:r>
    </w:p>
  </w:endnote>
  <w:endnote w:type="continuationSeparator" w:id="0">
    <w:p w14:paraId="0F10E659" w14:textId="77777777" w:rsidR="005F4DBB" w:rsidRDefault="005F4D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6D326" w14:textId="77777777" w:rsidR="005F4DBB" w:rsidRDefault="005F4DBB">
      <w:pPr>
        <w:spacing w:line="240" w:lineRule="auto"/>
      </w:pPr>
      <w:r>
        <w:separator/>
      </w:r>
    </w:p>
  </w:footnote>
  <w:footnote w:type="continuationSeparator" w:id="0">
    <w:p w14:paraId="370565D6" w14:textId="77777777" w:rsidR="005F4DBB" w:rsidRDefault="005F4D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87A46" w14:textId="77777777" w:rsidR="00E81978" w:rsidRDefault="00D407E2">
    <w:pPr>
      <w:pStyle w:val="Header"/>
    </w:pPr>
    <w:r>
      <w:rPr>
        <w:rStyle w:val="Strong"/>
      </w:rPr>
      <w:t>ABCD</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15A08">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1AAB5" w14:textId="77777777" w:rsidR="00E81978" w:rsidRDefault="00D407E2">
    <w:pPr>
      <w:pStyle w:val="Header"/>
      <w:rPr>
        <w:rStyle w:val="Strong"/>
      </w:rPr>
    </w:pPr>
    <w:r>
      <w:t xml:space="preserve">Running head: </w:t>
    </w:r>
    <w:r w:rsidR="005B3A43">
      <w:t>ABCD</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15A0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
  <w:removePersonalInformation/>
  <w:removeDateAndTime/>
  <w:proofState w:spelling="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A40AE"/>
    <w:rsid w:val="000D3F41"/>
    <w:rsid w:val="002B020D"/>
    <w:rsid w:val="00355DCA"/>
    <w:rsid w:val="003B72A3"/>
    <w:rsid w:val="004724D7"/>
    <w:rsid w:val="0049208E"/>
    <w:rsid w:val="00551A02"/>
    <w:rsid w:val="005534FA"/>
    <w:rsid w:val="005B3A43"/>
    <w:rsid w:val="005C39B5"/>
    <w:rsid w:val="005D3A03"/>
    <w:rsid w:val="005F4DBB"/>
    <w:rsid w:val="00722BDE"/>
    <w:rsid w:val="007B3042"/>
    <w:rsid w:val="008002C0"/>
    <w:rsid w:val="00837165"/>
    <w:rsid w:val="008C5323"/>
    <w:rsid w:val="008D477A"/>
    <w:rsid w:val="009A6A3B"/>
    <w:rsid w:val="00A15A08"/>
    <w:rsid w:val="00A67F49"/>
    <w:rsid w:val="00B33737"/>
    <w:rsid w:val="00B823AA"/>
    <w:rsid w:val="00BA45DB"/>
    <w:rsid w:val="00BF4184"/>
    <w:rsid w:val="00C0601E"/>
    <w:rsid w:val="00C31D30"/>
    <w:rsid w:val="00CB42C3"/>
    <w:rsid w:val="00CD6E39"/>
    <w:rsid w:val="00CE68DD"/>
    <w:rsid w:val="00CF6E91"/>
    <w:rsid w:val="00D407E2"/>
    <w:rsid w:val="00D620E7"/>
    <w:rsid w:val="00D70860"/>
    <w:rsid w:val="00D85B68"/>
    <w:rsid w:val="00DD7FB5"/>
    <w:rsid w:val="00E0080E"/>
    <w:rsid w:val="00E6004D"/>
    <w:rsid w:val="00E81978"/>
    <w:rsid w:val="00E91376"/>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BDCAD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glossaryDocument" Target="glossary/document.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413006">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413006">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321589"/>
    <w:rsid w:val="00413006"/>
    <w:rsid w:val="006139D8"/>
    <w:rsid w:val="00722BDE"/>
    <w:rsid w:val="00A91B7B"/>
    <w:rsid w:val="00D708D6"/>
    <w:rsid w:val="00F032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A7D9049-FC24-E641-980C-5DA7ECE582A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88</Words>
  <Characters>3925</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9T12:42:00Z</dcterms:created>
  <dcterms:modified xsi:type="dcterms:W3CDTF">2019-05-2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7YeaHd4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